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D372A" w:rsidRPr="00BD6DAD" w:rsidRDefault="006D372A" w:rsidP="000F6CD6">
      <w:pPr>
        <w:spacing w:after="0" w:line="360" w:lineRule="auto"/>
        <w:rPr>
          <w:rFonts w:ascii="Times New Roman" w:hAnsi="Times New Roman"/>
          <w:lang w:val="en-GB"/>
        </w:rPr>
      </w:pPr>
      <w:proofErr w:type="gramStart"/>
      <w:r w:rsidRPr="00BD6DAD">
        <w:rPr>
          <w:rFonts w:ascii="Times New Roman" w:hAnsi="Times New Roman"/>
          <w:b/>
          <w:lang w:val="en-GB"/>
        </w:rPr>
        <w:t xml:space="preserve">Table </w:t>
      </w:r>
      <w:r>
        <w:rPr>
          <w:rFonts w:ascii="Times New Roman" w:hAnsi="Times New Roman"/>
          <w:b/>
          <w:lang w:val="en-GB"/>
        </w:rPr>
        <w:t>1</w:t>
      </w:r>
      <w:r w:rsidRPr="00BD6DAD">
        <w:rPr>
          <w:rFonts w:ascii="Times New Roman" w:hAnsi="Times New Roman"/>
          <w:b/>
          <w:lang w:val="en-GB"/>
        </w:rPr>
        <w:t>.</w:t>
      </w:r>
      <w:proofErr w:type="gramEnd"/>
      <w:r w:rsidRPr="00BD6DAD">
        <w:rPr>
          <w:rFonts w:ascii="Times New Roman" w:hAnsi="Times New Roman"/>
          <w:b/>
          <w:lang w:val="en-GB"/>
        </w:rPr>
        <w:t xml:space="preserve"> </w:t>
      </w:r>
      <w:r w:rsidRPr="00BD6DAD">
        <w:rPr>
          <w:rFonts w:ascii="Times New Roman" w:hAnsi="Times New Roman"/>
          <w:lang w:val="en-GB"/>
        </w:rPr>
        <w:t xml:space="preserve">Correlation analyses of </w:t>
      </w:r>
      <w:bookmarkStart w:id="0" w:name="OLE_LINK1"/>
      <w:r>
        <w:rPr>
          <w:rFonts w:ascii="Times New Roman" w:hAnsi="Times New Roman"/>
          <w:lang w:val="en-GB"/>
        </w:rPr>
        <w:t>O.D. (in black) and R</w:t>
      </w:r>
      <w:r w:rsidR="005563C3">
        <w:rPr>
          <w:rFonts w:ascii="Times New Roman" w:hAnsi="Times New Roman"/>
          <w:lang w:val="en-GB"/>
        </w:rPr>
        <w:t>.</w:t>
      </w:r>
      <w:r>
        <w:rPr>
          <w:rFonts w:ascii="Times New Roman" w:hAnsi="Times New Roman"/>
          <w:lang w:val="en-GB"/>
        </w:rPr>
        <w:t>I</w:t>
      </w:r>
      <w:r w:rsidR="005563C3">
        <w:rPr>
          <w:rFonts w:ascii="Times New Roman" w:hAnsi="Times New Roman"/>
          <w:lang w:val="en-GB"/>
        </w:rPr>
        <w:t>.</w:t>
      </w:r>
      <w:r>
        <w:rPr>
          <w:rFonts w:ascii="Times New Roman" w:hAnsi="Times New Roman"/>
          <w:lang w:val="en-GB"/>
        </w:rPr>
        <w:t>C</w:t>
      </w:r>
      <w:r w:rsidR="005563C3">
        <w:rPr>
          <w:rFonts w:ascii="Times New Roman" w:hAnsi="Times New Roman"/>
          <w:lang w:val="en-GB"/>
        </w:rPr>
        <w:t>.</w:t>
      </w:r>
      <w:r>
        <w:rPr>
          <w:rFonts w:ascii="Times New Roman" w:hAnsi="Times New Roman"/>
          <w:lang w:val="en-GB"/>
        </w:rPr>
        <w:t>P</w:t>
      </w:r>
      <w:r w:rsidR="005563C3">
        <w:rPr>
          <w:rFonts w:ascii="Times New Roman" w:hAnsi="Times New Roman"/>
          <w:lang w:val="en-GB"/>
        </w:rPr>
        <w:t>.</w:t>
      </w:r>
      <w:r>
        <w:rPr>
          <w:rFonts w:ascii="Times New Roman" w:hAnsi="Times New Roman"/>
          <w:lang w:val="en-GB"/>
        </w:rPr>
        <w:t xml:space="preserve"> (in red) </w:t>
      </w:r>
      <w:bookmarkEnd w:id="0"/>
      <w:r>
        <w:rPr>
          <w:rFonts w:ascii="Times New Roman" w:hAnsi="Times New Roman"/>
          <w:lang w:val="en-GB"/>
        </w:rPr>
        <w:t xml:space="preserve">of </w:t>
      </w:r>
      <w:r w:rsidRPr="00BD6DAD">
        <w:rPr>
          <w:rFonts w:ascii="Times New Roman" w:hAnsi="Times New Roman"/>
          <w:lang w:val="en-GB"/>
        </w:rPr>
        <w:t xml:space="preserve">specific antibody values against rNcGRA7, rNcSAG4, rNcBSR4 and rNcSRS9 with anti-IgG1 and IgG2a values and </w:t>
      </w:r>
      <w:r w:rsidRPr="00BD6DAD">
        <w:rPr>
          <w:rFonts w:ascii="Times New Roman" w:hAnsi="Times New Roman"/>
          <w:i/>
          <w:lang w:val="en-GB"/>
        </w:rPr>
        <w:t>in vivo</w:t>
      </w:r>
      <w:r w:rsidRPr="00BD6DAD">
        <w:rPr>
          <w:rFonts w:ascii="Times New Roman" w:hAnsi="Times New Roman"/>
          <w:lang w:val="en-GB"/>
        </w:rPr>
        <w:t xml:space="preserve"> parameters measured in both the non-pregnant and pregnant mouse models.</w:t>
      </w:r>
      <w:r w:rsidR="00FC03A1">
        <w:rPr>
          <w:rFonts w:ascii="Times New Roman" w:hAnsi="Times New Roman"/>
          <w:lang w:val="en-GB"/>
        </w:rPr>
        <w:t xml:space="preserve"> Globally similar significan</w:t>
      </w:r>
      <w:r w:rsidR="000E2EF5">
        <w:rPr>
          <w:rFonts w:ascii="Times New Roman" w:hAnsi="Times New Roman"/>
          <w:lang w:val="en-GB"/>
        </w:rPr>
        <w:t>t</w:t>
      </w:r>
      <w:r w:rsidR="00FC03A1">
        <w:rPr>
          <w:rFonts w:ascii="Times New Roman" w:hAnsi="Times New Roman"/>
          <w:lang w:val="en-GB"/>
        </w:rPr>
        <w:t xml:space="preserve"> variations were observed with both groups.</w:t>
      </w:r>
    </w:p>
    <w:tbl>
      <w:tblPr>
        <w:tblW w:w="14240" w:type="dxa"/>
        <w:tblBorders>
          <w:top w:val="single" w:sz="8" w:space="0" w:color="000000"/>
          <w:bottom w:val="single" w:sz="8" w:space="0" w:color="000000"/>
        </w:tblBorders>
        <w:tblLayout w:type="fixed"/>
        <w:tblLook w:val="04A0"/>
      </w:tblPr>
      <w:tblGrid>
        <w:gridCol w:w="1384"/>
        <w:gridCol w:w="992"/>
        <w:gridCol w:w="709"/>
        <w:gridCol w:w="709"/>
        <w:gridCol w:w="850"/>
        <w:gridCol w:w="851"/>
        <w:gridCol w:w="850"/>
        <w:gridCol w:w="709"/>
        <w:gridCol w:w="709"/>
        <w:gridCol w:w="709"/>
        <w:gridCol w:w="708"/>
        <w:gridCol w:w="851"/>
        <w:gridCol w:w="1138"/>
        <w:gridCol w:w="708"/>
        <w:gridCol w:w="945"/>
        <w:gridCol w:w="709"/>
        <w:gridCol w:w="709"/>
      </w:tblGrid>
      <w:tr w:rsidR="006D372A" w:rsidRPr="00E47392" w:rsidTr="008420A3">
        <w:tc>
          <w:tcPr>
            <w:tcW w:w="1384" w:type="dxa"/>
            <w:vMerge w:val="restart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  <w:t>Model</w:t>
            </w:r>
          </w:p>
        </w:tc>
        <w:tc>
          <w:tcPr>
            <w:tcW w:w="992" w:type="dxa"/>
            <w:vMerge w:val="restart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ind w:right="-108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  <w:t>Specific antibodies</w:t>
            </w:r>
          </w:p>
        </w:tc>
        <w:tc>
          <w:tcPr>
            <w:tcW w:w="709" w:type="dxa"/>
            <w:vMerge w:val="restart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  <w:t xml:space="preserve">Days </w:t>
            </w:r>
          </w:p>
        </w:tc>
        <w:tc>
          <w:tcPr>
            <w:tcW w:w="1559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  <w:t>IgG</w:t>
            </w:r>
            <w:r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1701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  <w:t>IgG2a</w:t>
            </w:r>
          </w:p>
        </w:tc>
        <w:tc>
          <w:tcPr>
            <w:tcW w:w="1418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  <w:t>Dams morbidity</w:t>
            </w:r>
          </w:p>
        </w:tc>
        <w:tc>
          <w:tcPr>
            <w:tcW w:w="1417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  <w:t>Parasite presence in dams</w:t>
            </w:r>
          </w:p>
        </w:tc>
        <w:tc>
          <w:tcPr>
            <w:tcW w:w="1989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  <w:t>Neonatal morbidity</w:t>
            </w:r>
          </w:p>
        </w:tc>
        <w:tc>
          <w:tcPr>
            <w:tcW w:w="1653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  <w:t>Neonatal mortality</w:t>
            </w:r>
          </w:p>
        </w:tc>
        <w:tc>
          <w:tcPr>
            <w:tcW w:w="1418" w:type="dxa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  <w:t>Vertical transmission</w:t>
            </w:r>
          </w:p>
        </w:tc>
      </w:tr>
      <w:tr w:rsidR="006D372A" w:rsidRPr="00E47392" w:rsidTr="008420A3">
        <w:tc>
          <w:tcPr>
            <w:tcW w:w="138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R</w:t>
            </w:r>
            <w:r w:rsidRPr="00E47392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val="en-GB"/>
              </w:rPr>
              <w:t>2a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P</w:t>
            </w:r>
            <w:r w:rsidRPr="00E47392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R</w:t>
            </w:r>
            <w:r w:rsidRPr="00E47392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val="en-GB"/>
              </w:rPr>
              <w:t>2 a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P</w:t>
            </w:r>
            <w:r w:rsidRPr="00E47392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proofErr w:type="spellStart"/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ρ</w:t>
            </w:r>
            <w:r w:rsidRPr="00E47392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val="en-GB"/>
              </w:rPr>
              <w:t>c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P</w:t>
            </w:r>
            <w:r w:rsidRPr="00E47392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ρ</w:t>
            </w:r>
            <w:r w:rsidRPr="00E47392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val="en-GB"/>
              </w:rPr>
              <w:t xml:space="preserve"> c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P</w:t>
            </w:r>
            <w:r w:rsidRPr="00E47392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ρ</w:t>
            </w:r>
            <w:r w:rsidRPr="00E47392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val="en-GB"/>
              </w:rPr>
              <w:t xml:space="preserve"> c</w:t>
            </w:r>
          </w:p>
        </w:tc>
        <w:tc>
          <w:tcPr>
            <w:tcW w:w="11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P</w:t>
            </w:r>
            <w:r w:rsidRPr="00E47392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ρ</w:t>
            </w:r>
            <w:r w:rsidRPr="00E47392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val="en-GB"/>
              </w:rPr>
              <w:t xml:space="preserve"> c</w:t>
            </w:r>
          </w:p>
        </w:tc>
        <w:tc>
          <w:tcPr>
            <w:tcW w:w="9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P</w:t>
            </w:r>
            <w:r w:rsidRPr="00E47392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ρ</w:t>
            </w:r>
            <w:r w:rsidRPr="00E47392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val="en-GB"/>
              </w:rPr>
              <w:t xml:space="preserve"> c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P</w:t>
            </w:r>
            <w:r w:rsidRPr="00E47392">
              <w:rPr>
                <w:rFonts w:ascii="Times New Roman" w:hAnsi="Times New Roman"/>
                <w:color w:val="000000"/>
                <w:sz w:val="20"/>
                <w:szCs w:val="20"/>
                <w:vertAlign w:val="superscript"/>
                <w:lang w:val="en-GB"/>
              </w:rPr>
              <w:t xml:space="preserve"> b</w:t>
            </w:r>
          </w:p>
        </w:tc>
      </w:tr>
      <w:tr w:rsidR="006D372A" w:rsidRPr="00E47392" w:rsidTr="008420A3">
        <w:trPr>
          <w:trHeight w:val="255"/>
        </w:trPr>
        <w:tc>
          <w:tcPr>
            <w:tcW w:w="1384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vertAlign w:val="superscript"/>
              </w:rPr>
            </w:pPr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Non-</w:t>
            </w:r>
            <w:proofErr w:type="spellStart"/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pregnant</w:t>
            </w:r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vertAlign w:val="superscript"/>
              </w:rPr>
              <w:t>d</w:t>
            </w:r>
            <w:proofErr w:type="spellEnd"/>
          </w:p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(Pereira García-Melo et al. 2010)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ind w:left="-108" w:right="-108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rNcGRA7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tabs>
                <w:tab w:val="left" w:pos="69"/>
              </w:tabs>
              <w:ind w:left="-108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8 </w:t>
            </w:r>
            <w:proofErr w:type="spellStart"/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p.i</w:t>
            </w:r>
            <w:proofErr w:type="spellEnd"/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.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FE68BF" w:rsidRDefault="006D372A" w:rsidP="008420A3">
            <w:pPr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317</w:t>
            </w:r>
            <w:r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347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FE68BF" w:rsidRDefault="006D372A" w:rsidP="008420A3">
            <w:pPr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38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23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0.739 </w:t>
            </w:r>
            <w:r w:rsidRPr="00FE68BF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728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&lt;0.00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1 </w:t>
            </w:r>
            <w:r w:rsidRPr="00FE68BF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&lt;0.001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85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113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8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945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</w:tr>
      <w:tr w:rsidR="006D372A" w:rsidRPr="00E47392" w:rsidTr="008420A3">
        <w:trPr>
          <w:trHeight w:val="567"/>
        </w:trPr>
        <w:tc>
          <w:tcPr>
            <w:tcW w:w="1384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ind w:left="-108" w:right="-108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tabs>
                <w:tab w:val="left" w:pos="54"/>
              </w:tabs>
              <w:ind w:left="-108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16 </w:t>
            </w:r>
            <w:proofErr w:type="spellStart"/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p.i</w:t>
            </w:r>
            <w:proofErr w:type="spellEnd"/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442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936F5A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43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03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36F5A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03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495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936F5A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49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01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936F5A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01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9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</w:tr>
      <w:tr w:rsidR="006D372A" w:rsidRPr="00E47392" w:rsidTr="008420A3">
        <w:trPr>
          <w:trHeight w:val="677"/>
        </w:trPr>
        <w:tc>
          <w:tcPr>
            <w:tcW w:w="1384" w:type="dxa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992" w:type="dxa"/>
            <w:vMerge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ind w:left="-108" w:right="-108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tabs>
                <w:tab w:val="left" w:pos="54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32 </w:t>
            </w:r>
            <w:proofErr w:type="spellStart"/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p.i</w:t>
            </w:r>
            <w:proofErr w:type="spellEnd"/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.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650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936F5A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658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&lt;0.001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936F5A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&lt;0.001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557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936F5A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53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&lt;0.001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936F5A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&lt;0.001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85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113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94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</w:tr>
      <w:tr w:rsidR="006D372A" w:rsidRPr="00E47392" w:rsidTr="008420A3">
        <w:trPr>
          <w:trHeight w:val="315"/>
        </w:trPr>
        <w:tc>
          <w:tcPr>
            <w:tcW w:w="138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992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ind w:left="-108" w:right="-108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tabs>
                <w:tab w:val="left" w:pos="54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64 </w:t>
            </w:r>
            <w:proofErr w:type="spellStart"/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p.i</w:t>
            </w:r>
            <w:proofErr w:type="spellEnd"/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.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706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936F5A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69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&lt;0.001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936F5A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&lt;0.00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618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936F5A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63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&lt;0.001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936F5A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&lt;0.00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11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9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</w:tr>
      <w:tr w:rsidR="006D372A" w:rsidRPr="00E47392" w:rsidTr="008420A3">
        <w:trPr>
          <w:trHeight w:val="266"/>
        </w:trPr>
        <w:tc>
          <w:tcPr>
            <w:tcW w:w="138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Pregnant</w:t>
            </w:r>
            <w:proofErr w:type="spellEnd"/>
          </w:p>
          <w:p w:rsidR="006D372A" w:rsidRPr="00E47392" w:rsidRDefault="00023129" w:rsidP="00064DB8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</w:pPr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  <w:fldChar w:fldCharType="begin"/>
            </w:r>
            <w:r w:rsidR="006D372A"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instrText>ADDIN RW.CITE{{3062 Regidor-Cerrillo,J. 2010}}</w:instrText>
            </w:r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  <w:fldChar w:fldCharType="separate"/>
            </w:r>
            <w:r w:rsidR="006D372A"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</w:rPr>
              <w:t>(Regidor-Cerrillo et al. 2010)</w:t>
            </w:r>
            <w:r w:rsidRPr="00E47392"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ind w:left="-108" w:right="-108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rNcGRA7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tabs>
                <w:tab w:val="left" w:pos="54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30 p.p.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896</w:t>
            </w:r>
          </w:p>
          <w:p w:rsidR="006D372A" w:rsidRPr="00EC3C1D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885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&lt;0.001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EC3C1D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&lt;0.001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 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Pr="00EC3C1D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904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886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&lt;0.001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EC3C1D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&lt;0.001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748</w:t>
            </w:r>
          </w:p>
          <w:p w:rsidR="006D372A" w:rsidRPr="0041095C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41095C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769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08</w:t>
            </w:r>
          </w:p>
          <w:p w:rsidR="006D372A" w:rsidRPr="0041095C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41095C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06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N.C.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41095C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N.C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.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815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41095C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852</w:t>
            </w:r>
          </w:p>
        </w:tc>
        <w:tc>
          <w:tcPr>
            <w:tcW w:w="113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02</w:t>
            </w:r>
          </w:p>
          <w:p w:rsidR="006D372A" w:rsidRPr="0041095C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41095C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01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752</w:t>
            </w:r>
          </w:p>
          <w:p w:rsidR="006D372A" w:rsidRPr="0041095C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41095C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825</w:t>
            </w:r>
          </w:p>
        </w:tc>
        <w:tc>
          <w:tcPr>
            <w:tcW w:w="945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08</w:t>
            </w:r>
          </w:p>
          <w:p w:rsidR="006D372A" w:rsidRPr="0041095C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41095C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02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609</w:t>
            </w:r>
          </w:p>
          <w:p w:rsidR="006D372A" w:rsidRPr="0041095C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41095C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655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47</w:t>
            </w:r>
          </w:p>
          <w:p w:rsidR="006D372A" w:rsidRPr="0041095C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41095C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29</w:t>
            </w:r>
          </w:p>
        </w:tc>
      </w:tr>
      <w:tr w:rsidR="006D372A" w:rsidRPr="00E47392" w:rsidTr="00064DB8">
        <w:trPr>
          <w:trHeight w:val="266"/>
        </w:trPr>
        <w:tc>
          <w:tcPr>
            <w:tcW w:w="1384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ind w:left="-108" w:right="-108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rNcSAG4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tabs>
                <w:tab w:val="left" w:pos="54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30 p.p.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Pr="007E38CF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7E38CF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N.C. </w:t>
            </w:r>
            <w:r w:rsidRPr="007E38CF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214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Pr="007E38CF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7E38CF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-     </w:t>
            </w:r>
            <w:r w:rsidRPr="007E38CF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11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222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EC3C1D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286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08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EC3C1D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01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832</w:t>
            </w:r>
          </w:p>
          <w:p w:rsidR="006D372A" w:rsidRPr="0041095C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41095C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853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01</w:t>
            </w:r>
          </w:p>
          <w:p w:rsidR="006D372A" w:rsidRPr="0041095C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41095C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01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679</w:t>
            </w:r>
          </w:p>
          <w:p w:rsidR="006D372A" w:rsidRPr="0041095C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41095C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661</w:t>
            </w:r>
          </w:p>
        </w:tc>
        <w:tc>
          <w:tcPr>
            <w:tcW w:w="70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22</w:t>
            </w:r>
          </w:p>
          <w:p w:rsidR="006D372A" w:rsidRPr="0041095C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41095C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27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688</w:t>
            </w:r>
          </w:p>
          <w:p w:rsidR="006D372A" w:rsidRPr="00A637E1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A637E1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875</w:t>
            </w:r>
          </w:p>
        </w:tc>
        <w:tc>
          <w:tcPr>
            <w:tcW w:w="113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19</w:t>
            </w:r>
          </w:p>
          <w:p w:rsidR="006D372A" w:rsidRPr="00A637E1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A637E1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&lt;0.001</w:t>
            </w:r>
          </w:p>
        </w:tc>
        <w:tc>
          <w:tcPr>
            <w:tcW w:w="70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733</w:t>
            </w:r>
          </w:p>
          <w:p w:rsidR="006D372A" w:rsidRPr="00A637E1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A637E1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893</w:t>
            </w:r>
          </w:p>
        </w:tc>
        <w:tc>
          <w:tcPr>
            <w:tcW w:w="94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1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A637E1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&lt;0.001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764</w:t>
            </w:r>
          </w:p>
          <w:p w:rsidR="006D372A" w:rsidRPr="00A637E1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A637E1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709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06</w:t>
            </w:r>
          </w:p>
          <w:p w:rsidR="006D372A" w:rsidRPr="00A637E1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A637E1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15</w:t>
            </w:r>
          </w:p>
        </w:tc>
      </w:tr>
      <w:tr w:rsidR="006D372A" w:rsidRPr="00E47392" w:rsidTr="00064DB8">
        <w:trPr>
          <w:trHeight w:val="266"/>
        </w:trPr>
        <w:tc>
          <w:tcPr>
            <w:tcW w:w="1384" w:type="dxa"/>
            <w:vMerge/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992" w:type="dxa"/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ind w:left="-108" w:right="-108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rNcBSR4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D372A" w:rsidRPr="00E47392" w:rsidRDefault="006D372A" w:rsidP="00064DB8">
            <w:pPr>
              <w:tabs>
                <w:tab w:val="left" w:pos="176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30 p.p.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N.C.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445228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N.C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.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          </w:t>
            </w:r>
            <w:r w:rsidRPr="00445228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D372A" w:rsidRPr="00E47392" w:rsidRDefault="006D372A" w:rsidP="00064DB8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160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445228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211</w:t>
            </w:r>
          </w:p>
        </w:tc>
        <w:tc>
          <w:tcPr>
            <w:tcW w:w="850" w:type="dxa"/>
            <w:shd w:val="clear" w:color="auto" w:fill="auto"/>
            <w:vAlign w:val="center"/>
          </w:tcPr>
          <w:p w:rsidR="006D372A" w:rsidRPr="00E47392" w:rsidRDefault="006D372A" w:rsidP="00064DB8">
            <w:pPr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61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445228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12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695</w:t>
            </w:r>
          </w:p>
          <w:p w:rsidR="006D372A" w:rsidRPr="00A637E1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i/>
                <w:color w:val="FF0000"/>
                <w:sz w:val="20"/>
                <w:szCs w:val="20"/>
                <w:lang w:val="en-GB"/>
              </w:rPr>
            </w:pPr>
            <w:r w:rsidRPr="00A637E1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853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18</w:t>
            </w:r>
          </w:p>
          <w:p w:rsidR="006D372A" w:rsidRPr="00A637E1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i/>
                <w:color w:val="FF0000"/>
                <w:sz w:val="20"/>
                <w:szCs w:val="20"/>
                <w:lang w:val="en-GB"/>
              </w:rPr>
            </w:pPr>
            <w:r w:rsidRPr="00A637E1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01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62</w:t>
            </w:r>
          </w:p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i/>
                <w:color w:val="000000"/>
                <w:sz w:val="20"/>
                <w:szCs w:val="20"/>
                <w:lang w:val="en-GB"/>
              </w:rPr>
            </w:pPr>
            <w:r w:rsidRPr="00A637E1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N.C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.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42</w:t>
            </w:r>
          </w:p>
          <w:p w:rsidR="006D372A" w:rsidRPr="00A637E1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i/>
                <w:color w:val="FF0000"/>
                <w:sz w:val="20"/>
                <w:szCs w:val="20"/>
                <w:lang w:val="en-GB"/>
              </w:rPr>
            </w:pPr>
            <w:r w:rsidRPr="00A637E1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851" w:type="dxa"/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679</w:t>
            </w:r>
          </w:p>
          <w:p w:rsidR="006D372A" w:rsidRPr="00A637E1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i/>
                <w:color w:val="FF0000"/>
                <w:sz w:val="20"/>
                <w:szCs w:val="20"/>
                <w:lang w:val="en-GB"/>
              </w:rPr>
            </w:pPr>
            <w:r w:rsidRPr="00A637E1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765</w:t>
            </w:r>
          </w:p>
        </w:tc>
        <w:tc>
          <w:tcPr>
            <w:tcW w:w="1138" w:type="dxa"/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22</w:t>
            </w:r>
          </w:p>
          <w:p w:rsidR="006D372A" w:rsidRPr="00A637E1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i/>
                <w:color w:val="FF0000"/>
                <w:sz w:val="20"/>
                <w:szCs w:val="20"/>
                <w:lang w:val="en-GB"/>
              </w:rPr>
            </w:pPr>
            <w:r w:rsidRPr="00A637E1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06</w:t>
            </w:r>
          </w:p>
        </w:tc>
        <w:tc>
          <w:tcPr>
            <w:tcW w:w="708" w:type="dxa"/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724</w:t>
            </w:r>
          </w:p>
          <w:p w:rsidR="006D372A" w:rsidRPr="00A637E1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i/>
                <w:color w:val="FF0000"/>
                <w:sz w:val="20"/>
                <w:szCs w:val="20"/>
                <w:lang w:val="en-GB"/>
              </w:rPr>
            </w:pPr>
            <w:r w:rsidRPr="00A637E1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756</w:t>
            </w:r>
          </w:p>
        </w:tc>
        <w:tc>
          <w:tcPr>
            <w:tcW w:w="945" w:type="dxa"/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12</w:t>
            </w:r>
          </w:p>
          <w:p w:rsidR="006D372A" w:rsidRPr="00A637E1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i/>
                <w:color w:val="FF0000"/>
                <w:sz w:val="20"/>
                <w:szCs w:val="20"/>
                <w:lang w:val="en-GB"/>
              </w:rPr>
            </w:pPr>
            <w:r w:rsidRPr="00A637E1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07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600</w:t>
            </w:r>
          </w:p>
          <w:p w:rsidR="006D372A" w:rsidRPr="00A50F9B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i/>
                <w:color w:val="FF0000"/>
                <w:sz w:val="20"/>
                <w:szCs w:val="20"/>
                <w:lang w:val="en-GB"/>
              </w:rPr>
            </w:pPr>
            <w:r w:rsidRPr="00A50F9B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636</w:t>
            </w:r>
          </w:p>
        </w:tc>
        <w:tc>
          <w:tcPr>
            <w:tcW w:w="709" w:type="dxa"/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51</w:t>
            </w:r>
          </w:p>
          <w:p w:rsidR="006D372A" w:rsidRPr="00A50F9B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i/>
                <w:color w:val="FF0000"/>
                <w:sz w:val="20"/>
                <w:szCs w:val="20"/>
                <w:lang w:val="en-GB"/>
              </w:rPr>
            </w:pPr>
            <w:r w:rsidRPr="00A50F9B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35</w:t>
            </w:r>
          </w:p>
        </w:tc>
      </w:tr>
      <w:tr w:rsidR="006D372A" w:rsidRPr="00E47392" w:rsidTr="00064DB8">
        <w:trPr>
          <w:trHeight w:val="266"/>
        </w:trPr>
        <w:tc>
          <w:tcPr>
            <w:tcW w:w="1384" w:type="dxa"/>
            <w:vMerge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b/>
                <w:b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992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ind w:left="-108" w:right="-108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rNcSRS9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tabs>
                <w:tab w:val="left" w:pos="54"/>
              </w:tabs>
              <w:spacing w:after="0" w:line="240" w:lineRule="auto"/>
              <w:ind w:left="-108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30 p.p.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N.C.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445228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211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   </w:t>
            </w:r>
            <w:r w:rsidRPr="00445228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12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174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445228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264</w:t>
            </w:r>
          </w:p>
        </w:tc>
        <w:tc>
          <w:tcPr>
            <w:tcW w:w="850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39</w:t>
            </w:r>
            <w:r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 xml:space="preserve"> </w:t>
            </w:r>
            <w:r w:rsidRPr="00445228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02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642</w:t>
            </w:r>
          </w:p>
          <w:p w:rsidR="006D372A" w:rsidRPr="00A50F9B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A50F9B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705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33</w:t>
            </w:r>
          </w:p>
          <w:p w:rsidR="006D372A" w:rsidRPr="00A50F9B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A50F9B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15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N.C.</w:t>
            </w:r>
          </w:p>
          <w:p w:rsidR="006D372A" w:rsidRPr="00A50F9B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A50F9B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N.C.</w:t>
            </w:r>
          </w:p>
        </w:tc>
        <w:tc>
          <w:tcPr>
            <w:tcW w:w="70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Pr="00E47392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</w:tc>
        <w:tc>
          <w:tcPr>
            <w:tcW w:w="851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N.C.</w:t>
            </w:r>
          </w:p>
          <w:p w:rsidR="006D372A" w:rsidRPr="00A50F9B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A50F9B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688</w:t>
            </w:r>
          </w:p>
        </w:tc>
        <w:tc>
          <w:tcPr>
            <w:tcW w:w="113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-</w:t>
            </w:r>
          </w:p>
          <w:p w:rsidR="006D372A" w:rsidRPr="00A50F9B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A50F9B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19</w:t>
            </w:r>
          </w:p>
        </w:tc>
        <w:tc>
          <w:tcPr>
            <w:tcW w:w="708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638</w:t>
            </w:r>
          </w:p>
          <w:p w:rsidR="006D372A" w:rsidRPr="00A50F9B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A50F9B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743</w:t>
            </w:r>
          </w:p>
        </w:tc>
        <w:tc>
          <w:tcPr>
            <w:tcW w:w="945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35</w:t>
            </w:r>
          </w:p>
          <w:p w:rsidR="006D372A" w:rsidRPr="00A50F9B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A50F9B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09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673</w:t>
            </w:r>
          </w:p>
          <w:p w:rsidR="006D372A" w:rsidRPr="00A50F9B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A50F9B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627</w:t>
            </w:r>
          </w:p>
        </w:tc>
        <w:tc>
          <w:tcPr>
            <w:tcW w:w="709" w:type="dxa"/>
            <w:tcBorders>
              <w:left w:val="nil"/>
              <w:right w:val="nil"/>
            </w:tcBorders>
            <w:shd w:val="clear" w:color="auto" w:fill="auto"/>
            <w:vAlign w:val="center"/>
          </w:tcPr>
          <w:p w:rsidR="006D372A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</w:pPr>
            <w:r w:rsidRPr="00E47392">
              <w:rPr>
                <w:rFonts w:ascii="Times New Roman" w:hAnsi="Times New Roman"/>
                <w:color w:val="000000"/>
                <w:sz w:val="20"/>
                <w:szCs w:val="20"/>
                <w:lang w:val="en-GB"/>
              </w:rPr>
              <w:t>0.023</w:t>
            </w:r>
          </w:p>
          <w:p w:rsidR="006D372A" w:rsidRPr="00A50F9B" w:rsidRDefault="006D372A" w:rsidP="00064DB8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</w:pPr>
            <w:r w:rsidRPr="00A50F9B">
              <w:rPr>
                <w:rFonts w:ascii="Times New Roman" w:hAnsi="Times New Roman"/>
                <w:color w:val="FF0000"/>
                <w:sz w:val="20"/>
                <w:szCs w:val="20"/>
                <w:lang w:val="en-GB"/>
              </w:rPr>
              <w:t>0.039</w:t>
            </w:r>
          </w:p>
        </w:tc>
      </w:tr>
    </w:tbl>
    <w:p w:rsidR="006D372A" w:rsidRDefault="006D372A" w:rsidP="00064DB8">
      <w:pPr>
        <w:spacing w:before="120" w:after="0" w:line="480" w:lineRule="auto"/>
        <w:rPr>
          <w:rFonts w:ascii="Times New Roman" w:hAnsi="Times New Roman" w:cs="Times New Roman"/>
          <w:lang w:val="en-GB"/>
        </w:rPr>
      </w:pPr>
      <w:proofErr w:type="gramStart"/>
      <w:r w:rsidRPr="00BD6DAD">
        <w:rPr>
          <w:rFonts w:ascii="Times New Roman" w:hAnsi="Times New Roman"/>
          <w:vertAlign w:val="superscript"/>
          <w:lang w:val="en-GB"/>
        </w:rPr>
        <w:t>a</w:t>
      </w:r>
      <w:proofErr w:type="gramEnd"/>
      <w:r w:rsidRPr="00BD6DAD">
        <w:rPr>
          <w:rFonts w:ascii="Times New Roman" w:hAnsi="Times New Roman"/>
          <w:lang w:val="en-GB"/>
        </w:rPr>
        <w:t xml:space="preserve"> R</w:t>
      </w:r>
      <w:r w:rsidRPr="00BD6DAD">
        <w:rPr>
          <w:rFonts w:ascii="Times New Roman" w:hAnsi="Times New Roman"/>
          <w:vertAlign w:val="superscript"/>
          <w:lang w:val="en-GB"/>
        </w:rPr>
        <w:t xml:space="preserve">2 </w:t>
      </w:r>
      <w:r w:rsidRPr="00BD6DAD">
        <w:rPr>
          <w:rFonts w:ascii="Times New Roman" w:hAnsi="Times New Roman"/>
          <w:lang w:val="en-GB"/>
        </w:rPr>
        <w:t xml:space="preserve">of Pearson. </w:t>
      </w:r>
      <w:proofErr w:type="gramStart"/>
      <w:r w:rsidRPr="00BD6DAD">
        <w:rPr>
          <w:rFonts w:ascii="Times New Roman" w:hAnsi="Times New Roman"/>
          <w:vertAlign w:val="superscript"/>
          <w:lang w:val="en-GB"/>
        </w:rPr>
        <w:t>b</w:t>
      </w:r>
      <w:proofErr w:type="gramEnd"/>
      <w:r w:rsidRPr="00BD6DAD" w:rsidDel="00DB6B86">
        <w:rPr>
          <w:rFonts w:ascii="Times New Roman" w:hAnsi="Times New Roman"/>
          <w:vertAlign w:val="superscript"/>
          <w:lang w:val="en-GB"/>
        </w:rPr>
        <w:t xml:space="preserve"> </w:t>
      </w:r>
      <w:r w:rsidRPr="00BD6DAD">
        <w:rPr>
          <w:rFonts w:ascii="Times New Roman" w:hAnsi="Times New Roman"/>
          <w:lang w:val="en-GB"/>
        </w:rPr>
        <w:t xml:space="preserve">P-value (two-tailed). </w:t>
      </w:r>
      <w:proofErr w:type="gramStart"/>
      <w:r w:rsidRPr="00BD6DAD">
        <w:rPr>
          <w:rFonts w:ascii="Times New Roman" w:hAnsi="Times New Roman"/>
          <w:vertAlign w:val="superscript"/>
          <w:lang w:val="en-GB"/>
        </w:rPr>
        <w:t>c</w:t>
      </w:r>
      <w:proofErr w:type="gramEnd"/>
      <w:r w:rsidRPr="00BD6DAD" w:rsidDel="00DB6B86">
        <w:rPr>
          <w:rFonts w:ascii="Times New Roman" w:hAnsi="Times New Roman"/>
          <w:vertAlign w:val="superscript"/>
          <w:lang w:val="en-GB"/>
        </w:rPr>
        <w:t xml:space="preserve"> </w:t>
      </w:r>
      <w:r w:rsidRPr="00BD6DAD">
        <w:rPr>
          <w:rFonts w:ascii="Times New Roman" w:hAnsi="Times New Roman"/>
          <w:lang w:val="en-GB"/>
        </w:rPr>
        <w:t>Spearman rho coefficient.</w:t>
      </w:r>
      <w:r w:rsidRPr="00BD6DAD">
        <w:rPr>
          <w:rFonts w:ascii="Times New Roman" w:hAnsi="Times New Roman"/>
          <w:vertAlign w:val="superscript"/>
          <w:lang w:val="en-GB"/>
        </w:rPr>
        <w:t xml:space="preserve"> </w:t>
      </w:r>
      <w:proofErr w:type="gramStart"/>
      <w:r w:rsidRPr="00BD6DAD">
        <w:rPr>
          <w:rFonts w:ascii="Times New Roman" w:hAnsi="Times New Roman"/>
          <w:vertAlign w:val="superscript"/>
          <w:lang w:val="en-GB"/>
        </w:rPr>
        <w:t>d</w:t>
      </w:r>
      <w:proofErr w:type="gramEnd"/>
      <w:r w:rsidRPr="00BD6DAD">
        <w:rPr>
          <w:rFonts w:ascii="Times New Roman" w:hAnsi="Times New Roman"/>
          <w:lang w:val="en-GB"/>
        </w:rPr>
        <w:t xml:space="preserve"> Morbidity and mortality rates were not recorded and correlation analyses were not performed. </w:t>
      </w:r>
      <w:r w:rsidRPr="006D50C6">
        <w:rPr>
          <w:rFonts w:ascii="Times New Roman" w:hAnsi="Times New Roman"/>
          <w:lang w:val="en-US"/>
        </w:rPr>
        <w:t>N.C.: no correlation</w:t>
      </w:r>
    </w:p>
    <w:sectPr w:rsidR="006D372A" w:rsidSect="00B110B5"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trackRevisions/>
  <w:defaultTabStop w:val="708"/>
  <w:hyphenationZone w:val="425"/>
  <w:characterSpacingControl w:val="doNotCompress"/>
  <w:compat/>
  <w:rsids>
    <w:rsidRoot w:val="006D372A"/>
    <w:rsid w:val="00023129"/>
    <w:rsid w:val="00064137"/>
    <w:rsid w:val="00064DB8"/>
    <w:rsid w:val="000D008B"/>
    <w:rsid w:val="000E2EF5"/>
    <w:rsid w:val="000F6CD6"/>
    <w:rsid w:val="0018074B"/>
    <w:rsid w:val="00204BE3"/>
    <w:rsid w:val="00312AEB"/>
    <w:rsid w:val="00357F4A"/>
    <w:rsid w:val="0036051A"/>
    <w:rsid w:val="003E1784"/>
    <w:rsid w:val="004F6530"/>
    <w:rsid w:val="005050BF"/>
    <w:rsid w:val="005563C3"/>
    <w:rsid w:val="005E3243"/>
    <w:rsid w:val="00664FF3"/>
    <w:rsid w:val="006D372A"/>
    <w:rsid w:val="007E38CF"/>
    <w:rsid w:val="00943057"/>
    <w:rsid w:val="00954BEF"/>
    <w:rsid w:val="009D5211"/>
    <w:rsid w:val="00AB0C20"/>
    <w:rsid w:val="00AC430F"/>
    <w:rsid w:val="00B53769"/>
    <w:rsid w:val="00BA1937"/>
    <w:rsid w:val="00C36831"/>
    <w:rsid w:val="00C514CB"/>
    <w:rsid w:val="00CB4CC2"/>
    <w:rsid w:val="00D35659"/>
    <w:rsid w:val="00E31C20"/>
    <w:rsid w:val="00FC03A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D372A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064DB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064DB8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6</TotalTime>
  <Pages>1</Pages>
  <Words>292</Words>
  <Characters>1610</Characters>
  <Application>Microsoft Office Word</Application>
  <DocSecurity>0</DocSecurity>
  <Lines>13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CM</Company>
  <LinksUpToDate>false</LinksUpToDate>
  <CharactersWithSpaces>189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LUVET_20</dc:creator>
  <cp:keywords/>
  <dc:description/>
  <cp:lastModifiedBy>SALUVET_20</cp:lastModifiedBy>
  <cp:revision>5</cp:revision>
  <dcterms:created xsi:type="dcterms:W3CDTF">2012-10-08T17:08:00Z</dcterms:created>
  <dcterms:modified xsi:type="dcterms:W3CDTF">2012-10-30T15:52:00Z</dcterms:modified>
</cp:coreProperties>
</file>